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71C79" w:rsidRDefault="00B71C79" w:rsidP="00D63DCD">
      <w:r>
        <w:t xml:space="preserve">Alle meine Quellen aus </w:t>
      </w:r>
      <w:proofErr w:type="spellStart"/>
      <w:r>
        <w:t>Zotero</w:t>
      </w:r>
      <w:bookmarkStart w:id="0" w:name="_GoBack"/>
      <w:bookmarkEnd w:id="0"/>
      <w:proofErr w:type="spellEnd"/>
    </w:p>
    <w:p w:rsidR="00B71C79" w:rsidRDefault="00B71C79" w:rsidP="00D63DCD"/>
    <w:p w:rsidR="00FE4656" w:rsidRDefault="00D63DCD" w:rsidP="00D63DCD">
      <w:r>
        <w:fldChar w:fldCharType="begin"/>
      </w:r>
      <w:r>
        <w:instrText xml:space="preserve"> ADDIN ZOTERO_ITEM CSL_CITATION {"citationID":"MYHXsTGk","properties":{"formattedCitation":"[1]","plainCitation":"[1]"},"citationItems":[{"id":375,"uris":["http://zotero.org/users/4187467/items/TAZC2IZC"],"uri":["http://zotero.org/users/4187467/items/TAZC2IZC"],"itemData":{"id":375,"type":"book","title":"Regenerative Energiesysteme: Technologie - Berechnung - Simulation","publisher":"Hanser","publisher-place":"München","number-of-pages":"444","edition":"9., aktualisierte und erweiterte Auflage","source":"Gemeinsamer Bibliotheksverbund ISBN","event-place":"München","ISBN":"978-3-446-44267-2","note":"OCLC: 910625906","shortTitle":"Regenerative Energiesysteme","language":"ger","author":[{"family":"Quaschning","given":"Volker"}],"issued":{"date-parts":[["2015"]]}}}],"schema":"https://github.com/citation-style-language/schema/raw/master/csl-citation.json"} </w:instrText>
      </w:r>
      <w:r>
        <w:fldChar w:fldCharType="separate"/>
      </w:r>
      <w:r w:rsidRPr="00D63DCD">
        <w:rPr>
          <w:rFonts w:ascii="Calibri" w:hAnsi="Calibri"/>
        </w:rPr>
        <w:t>[1]</w:t>
      </w:r>
      <w:r>
        <w:fldChar w:fldCharType="end"/>
      </w:r>
      <w:r>
        <w:t xml:space="preserve"> </w:t>
      </w:r>
    </w:p>
    <w:p w:rsidR="00D63DCD" w:rsidRDefault="00D63DCD" w:rsidP="00D63DCD"/>
    <w:p w:rsidR="00D63DCD" w:rsidRDefault="00D63DCD" w:rsidP="00D63DCD"/>
    <w:p w:rsidR="00D63DCD" w:rsidRPr="00D63DCD" w:rsidRDefault="00D63DCD" w:rsidP="00D63DCD">
      <w:pPr>
        <w:pStyle w:val="Literaturverzeichnis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D63DCD">
        <w:rPr>
          <w:rFonts w:ascii="Calibri" w:hAnsi="Calibri"/>
        </w:rPr>
        <w:t>[1]</w:t>
      </w:r>
      <w:r w:rsidRPr="00D63DCD">
        <w:rPr>
          <w:rFonts w:ascii="Calibri" w:hAnsi="Calibri"/>
        </w:rPr>
        <w:tab/>
        <w:t xml:space="preserve">V. </w:t>
      </w:r>
      <w:proofErr w:type="spellStart"/>
      <w:r w:rsidRPr="00D63DCD">
        <w:rPr>
          <w:rFonts w:ascii="Calibri" w:hAnsi="Calibri"/>
        </w:rPr>
        <w:t>Quaschning</w:t>
      </w:r>
      <w:proofErr w:type="spellEnd"/>
      <w:r w:rsidRPr="00D63DCD">
        <w:rPr>
          <w:rFonts w:ascii="Calibri" w:hAnsi="Calibri"/>
        </w:rPr>
        <w:t xml:space="preserve">, </w:t>
      </w:r>
      <w:r w:rsidRPr="00D63DCD">
        <w:rPr>
          <w:rFonts w:ascii="Calibri" w:hAnsi="Calibri"/>
          <w:i/>
          <w:iCs/>
        </w:rPr>
        <w:t>Regenerative Energiesysteme: Technologie - Berechnung - Simulation</w:t>
      </w:r>
      <w:r w:rsidRPr="00D63DCD">
        <w:rPr>
          <w:rFonts w:ascii="Calibri" w:hAnsi="Calibri"/>
        </w:rPr>
        <w:t>, 9., Aktualisierte und erweiterte Auflage. München: Hanser, 2015.</w:t>
      </w:r>
    </w:p>
    <w:p w:rsidR="00D63DCD" w:rsidRPr="00D63DCD" w:rsidRDefault="00D63DCD" w:rsidP="00D63DCD">
      <w:r>
        <w:fldChar w:fldCharType="end"/>
      </w:r>
    </w:p>
    <w:sectPr w:rsidR="00D63DCD" w:rsidRPr="00D63DC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63DCD"/>
    <w:rsid w:val="00031D01"/>
    <w:rsid w:val="002E75D2"/>
    <w:rsid w:val="004D733B"/>
    <w:rsid w:val="005426A4"/>
    <w:rsid w:val="0064383E"/>
    <w:rsid w:val="007709B2"/>
    <w:rsid w:val="007B6D5C"/>
    <w:rsid w:val="00A06E56"/>
    <w:rsid w:val="00A53646"/>
    <w:rsid w:val="00B71C79"/>
    <w:rsid w:val="00C22614"/>
    <w:rsid w:val="00C6427C"/>
    <w:rsid w:val="00C711AB"/>
    <w:rsid w:val="00C965F8"/>
    <w:rsid w:val="00D21969"/>
    <w:rsid w:val="00D63DCD"/>
    <w:rsid w:val="00FE46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2FFB4A4"/>
  <w15:chartTrackingRefBased/>
  <w15:docId w15:val="{425B9AD2-00C3-4112-B122-DE0E96FBBD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Pr>
      <w:lang w:val="de-DE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teraturverzeichnis">
    <w:name w:val="Bibliography"/>
    <w:basedOn w:val="Standard"/>
    <w:next w:val="Standard"/>
    <w:uiPriority w:val="37"/>
    <w:unhideWhenUsed/>
    <w:rsid w:val="00D63DCD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52</Words>
  <Characters>959</Characters>
  <Application>Microsoft Office Word</Application>
  <DocSecurity>0</DocSecurity>
  <Lines>7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known</dc:creator>
  <cp:keywords/>
  <dc:description/>
  <cp:lastModifiedBy>unknown</cp:lastModifiedBy>
  <cp:revision>2</cp:revision>
  <dcterms:created xsi:type="dcterms:W3CDTF">2018-12-06T15:10:00Z</dcterms:created>
  <dcterms:modified xsi:type="dcterms:W3CDTF">2018-12-06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23"&gt;&lt;session id="iImgruSC"/&gt;&lt;style id="http://www.zotero.org/styles/ieee" locale="de-DE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pref name="noteType" value="0"/&gt;&lt;/prefs&gt;&lt;/data&gt;</vt:lpwstr>
  </property>
</Properties>
</file>